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8412B">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8412B">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8412B">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8412B" w:rsidRPr="00594561" w:rsidRDefault="0078412B"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78412B" w:rsidRPr="00594561" w:rsidRDefault="0078412B"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D70D8F">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fldSimple w:instr=" SEQ Figure \* ARABIC ">
        <w:r w:rsidR="00D70D8F">
          <w:rPr>
            <w:noProof/>
          </w:rPr>
          <w:t>2</w:t>
        </w:r>
      </w:fldSimple>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fldSimple w:instr=" SEQ Figure \* ARABIC ">
        <w:r w:rsidR="00D70D8F">
          <w:rPr>
            <w:noProof/>
          </w:rPr>
          <w:t>3</w:t>
        </w:r>
      </w:fldSimple>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mc:AlternateContent>
          <mc:Choice Requires="wps">
            <w:drawing>
              <wp:anchor distT="0" distB="0" distL="114300" distR="114300" simplePos="0" relativeHeight="251658752"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mc:AlternateContent>
          <mc:Choice Requires="wps">
            <w:drawing>
              <wp:anchor distT="0" distB="0" distL="114300" distR="114300" simplePos="0" relativeHeight="251659776"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mc:AlternateContent>
          <mc:Choice Requires="wps">
            <w:drawing>
              <wp:anchor distT="0" distB="0" distL="114300" distR="114300" simplePos="0" relativeHeight="251660800"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mc:AlternateContent>
          <mc:Choice Requires="wps">
            <w:drawing>
              <wp:anchor distT="0" distB="0" distL="114300" distR="114300" simplePos="0" relativeHeight="251661824"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FB6DF6" w:rsidRDefault="00FB6DF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xml:space="preserve">) controller outfitted with </w:t>
      </w:r>
      <w:r w:rsidR="000A6FFF">
        <w:t>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fldSimple w:instr=" SEQ Figure \* ARABIC ">
        <w:r>
          <w:rPr>
            <w:noProof/>
          </w:rPr>
          <w:t>4</w:t>
        </w:r>
      </w:fldSimple>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021107">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021107" w:rsidRPr="000D3AB0">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p>
    <w:p w:rsidR="00461EB8" w:rsidRDefault="00B65CFD" w:rsidP="00B65CFD">
      <w:pPr>
        <w:jc w:val="center"/>
      </w:pPr>
      <w:r w:rsidRPr="00B65CFD">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FDE4A8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B65CFD" w:rsidRDefault="00B65CFD" w:rsidP="00B65CFD">
      <w:r>
        <w:t>Modal parameter identification was also performed to ex</w:t>
      </w:r>
      <w:bookmarkStart w:id="13" w:name="_GoBack"/>
      <w:bookmarkEnd w:id="13"/>
      <w:r>
        <w:t xml:space="preserve">tract the first 18 natural modes of vibration and their corresponding frequencies. They all occur within a frequency range of 2 to 10 Hz. The 18 mode shapes are plotted with their frequencies in the appendix. Mode shapes were extracted with the Complex Mode Indicator Function (CMIF) using software developed by J. </w:t>
      </w:r>
      <w:proofErr w:type="spellStart"/>
      <w:r>
        <w:t>DeVitis</w:t>
      </w:r>
      <w:proofErr w:type="spellEnd"/>
      <w:r>
        <w:t xml:space="preserve"> (</w:t>
      </w:r>
      <w:r>
        <w:rPr>
          <w:b/>
        </w:rPr>
        <w:t>cite</w:t>
      </w:r>
      <w:r w:rsidRPr="00EA059A">
        <w:t>)</w:t>
      </w:r>
      <w:r>
        <w:t>.  The mode shapes and frequencies will be used for model calibration.</w:t>
      </w:r>
    </w:p>
    <w:p w:rsidR="00B25396" w:rsidRDefault="00B25396" w:rsidP="00235597">
      <w:r>
        <w:t xml:space="preserve">A low pass filter of </w:t>
      </w:r>
      <w:r w:rsidR="00587BDB">
        <w:t xml:space="preserve">strain records for </w:t>
      </w:r>
      <w:r>
        <w:t xml:space="preserve">a typical event demonstrates the amplification of bridge response </w:t>
      </w:r>
      <w:proofErr w:type="gramStart"/>
      <w:r>
        <w:t>as a result of</w:t>
      </w:r>
      <w:proofErr w:type="gramEnd"/>
      <w:r>
        <w:t xml:space="preserve"> the vibrations. By considering the response content under 2 Hz as the static response, we may estimate the dynamic amplification factor. </w:t>
      </w:r>
      <w:r w:rsidR="00467B3D">
        <w:t>Data filtering was performed with a 6</w:t>
      </w:r>
      <w:r w:rsidR="00467B3D" w:rsidRPr="00516973">
        <w:rPr>
          <w:vertAlign w:val="superscript"/>
        </w:rPr>
        <w:t>th</w:t>
      </w:r>
      <w:r w:rsidR="00467B3D">
        <w:t xml:space="preserve">-order low-pass elliptic filter with 0.5 decibels of peak-to-peak passband ripple and 50 </w:t>
      </w:r>
      <w:r w:rsidR="00467B3D">
        <w:lastRenderedPageBreak/>
        <w:t>decibels of stop-band attenuation. The filtered response was then compared to the raw-response in the plot below. As can be seen, t</w:t>
      </w:r>
      <w:r>
        <w:t xml:space="preserve">his structure </w:t>
      </w:r>
      <w:r w:rsidR="00587BDB">
        <w:t xml:space="preserve">is routinely experiencing dynamic amplification of strain (and stress) </w:t>
      </w:r>
      <w:proofErr w:type="gramStart"/>
      <w:r w:rsidR="00587BDB">
        <w:t>in excess of</w:t>
      </w:r>
      <w:proofErr w:type="gramEnd"/>
      <w:r w:rsidR="00587BDB">
        <w:t xml:space="preserve"> 1.75. Furthermore, this amplification is occurring at design-level load events. </w:t>
      </w:r>
    </w:p>
    <w:p w:rsidR="00467B3D" w:rsidRPr="00467B3D" w:rsidRDefault="00467B3D" w:rsidP="00235597">
      <w:pPr>
        <w:rPr>
          <w:b/>
        </w:rPr>
      </w:pPr>
      <w:r>
        <w:rPr>
          <w:b/>
        </w:rPr>
        <w:t xml:space="preserve">Amplification by filtering </w:t>
      </w:r>
    </w:p>
    <w:p w:rsidR="00D275D4" w:rsidRPr="009A3F94" w:rsidRDefault="00D275D4" w:rsidP="009A3F94">
      <w:pPr>
        <w:pStyle w:val="Heading4"/>
      </w:pPr>
      <w:r w:rsidRPr="009A3F94">
        <w:t>FE Simulation</w:t>
      </w:r>
    </w:p>
    <w:p w:rsidR="000A28B8" w:rsidRDefault="000A28B8" w:rsidP="000A28B8">
      <w:r>
        <w:t>Several models were created with varying levels of detail including a 3D element-based model of spans 7 &amp; 8. The model was calibrated</w:t>
      </w:r>
      <w:r w:rsidR="000900B9">
        <w:t>/validated</w:t>
      </w:r>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370CB2" w:rsidRDefault="00370CB2" w:rsidP="009A3F94">
      <w:pPr>
        <w:pStyle w:val="Heading5"/>
      </w:pPr>
      <w:r>
        <w:t>Model Validation</w:t>
      </w:r>
    </w:p>
    <w:p w:rsidR="009A3F94" w:rsidRPr="009A3F94" w:rsidRDefault="009A3F94" w:rsidP="009A3F94">
      <w:pPr>
        <w:pStyle w:val="Heading5"/>
      </w:pPr>
      <w:r>
        <w:t>Refined Load Rating</w:t>
      </w:r>
    </w:p>
    <w:p w:rsidR="000900B9" w:rsidRPr="000A28B8" w:rsidRDefault="000900B9" w:rsidP="000A28B8">
      <w:r>
        <w:t>The calibrated models wer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lastRenderedPageBreak/>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lastRenderedPageBreak/>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39">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lastRenderedPageBreak/>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t>FE Simulation</w:t>
      </w:r>
    </w:p>
    <w:p w:rsidR="00A14F77" w:rsidRDefault="00EC58A2" w:rsidP="00EC58A2">
      <w:r>
        <w:t xml:space="preserve">An FE software package was chosen (LUSAS) that was capable of simulating vehicle-bridge interaction. This required the ability to model the geometry and dynamics of the bridge as well as the dynamics of a vehicle traveling over the bridge model. A 3D model of spans 7 and 8 was first created based on the model that had already been calibrated and made to match natural frequencies. This model was expanded 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 xml:space="preserve">Initial simulations did not include any roadway profile and therefore inherently assumed a perfectly smooth profile. It very soon became clear that neglecting the roadway profile in the </w:t>
      </w:r>
      <w:r w:rsidRPr="00A14F77">
        <w:lastRenderedPageBreak/>
        <w:t>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 xml:space="preserve">The remainder of this paper </w:t>
      </w:r>
      <w:r w:rsidR="003B1BB6">
        <w:lastRenderedPageBreak/>
        <w:t>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w:t>
      </w:r>
      <w:r w:rsidR="00700FD6">
        <w:lastRenderedPageBreak/>
        <w:t xml:space="preserve">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w:t>
      </w:r>
      <w:r w:rsidR="00793162">
        <w:lastRenderedPageBreak/>
        <w:t xml:space="preserve">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lastRenderedPageBreak/>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w:lastRenderedPageBreak/>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w:t>
      </w:r>
      <w:r>
        <w:lastRenderedPageBreak/>
        <w:t xml:space="preserve">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 xml:space="preserve">Often operational monitoring, whereby bridge response is recorded during normal operation, is the cheapest method and least disturbing to traffic and provides responses to typical loading </w:t>
      </w:r>
      <w:r>
        <w:lastRenderedPageBreak/>
        <w:t>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 xml:space="preserve">Furthermore, it is unlikely that the “worst-case” scenario occurred during the record interval </w:t>
      </w:r>
      <w:r w:rsidR="00B64DB8">
        <w:lastRenderedPageBreak/>
        <w:t>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w:t>
      </w:r>
      <w:r>
        <w:lastRenderedPageBreak/>
        <w:t xml:space="preserve">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w:t>
      </w:r>
      <w:r w:rsidR="00FA2211">
        <w:lastRenderedPageBreak/>
        <w:t>(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6" w:name="_Toc536017963"/>
      <w:r>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lastRenderedPageBreak/>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lastRenderedPageBreak/>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w:t>
      </w:r>
      <w:r>
        <w:rPr>
          <w:rFonts w:eastAsiaTheme="minorEastAsia"/>
        </w:rPr>
        <w:lastRenderedPageBreak/>
        <w:t xml:space="preserve">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Some error was 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w:t>
      </w:r>
      <w:r w:rsidR="00170A6F">
        <w:lastRenderedPageBreak/>
        <w:t xml:space="preserve">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w:t>
      </w:r>
      <w:r w:rsidR="00B14A85">
        <w:lastRenderedPageBreak/>
        <w:t xml:space="preserve">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E4790" w:rsidRDefault="00FE4790" w:rsidP="00FE4790">
      <w:pPr>
        <w:pStyle w:val="Heading2"/>
      </w:pPr>
      <w:bookmarkStart w:id="30" w:name="_Toc536017967"/>
      <w:r>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w:t>
      </w:r>
      <w:r>
        <w:lastRenderedPageBreak/>
        <w:t xml:space="preserve">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lastRenderedPageBreak/>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w:t>
      </w:r>
      <w:r>
        <w:lastRenderedPageBreak/>
        <w:t xml:space="preserve">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w:t>
      </w:r>
      <w:r w:rsidR="00524D63">
        <w:lastRenderedPageBreak/>
        <w:t xml:space="preserve">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4D4B" w:rsidRDefault="00724D4B" w:rsidP="004C7F36">
      <w:pPr>
        <w:spacing w:before="0" w:line="240" w:lineRule="auto"/>
      </w:pPr>
      <w:r>
        <w:separator/>
      </w:r>
    </w:p>
  </w:endnote>
  <w:endnote w:type="continuationSeparator" w:id="0">
    <w:p w:rsidR="00724D4B" w:rsidRDefault="00724D4B"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12B" w:rsidRDefault="0078412B">
    <w:pPr>
      <w:pStyle w:val="Footer"/>
      <w:jc w:val="right"/>
    </w:pPr>
  </w:p>
  <w:p w:rsidR="0078412B" w:rsidRDefault="00784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4D4B" w:rsidRDefault="00724D4B" w:rsidP="004C7F36">
      <w:pPr>
        <w:spacing w:before="0" w:line="240" w:lineRule="auto"/>
      </w:pPr>
      <w:r>
        <w:separator/>
      </w:r>
    </w:p>
  </w:footnote>
  <w:footnote w:type="continuationSeparator" w:id="0">
    <w:p w:rsidR="00724D4B" w:rsidRDefault="00724D4B"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78412B" w:rsidRDefault="0078412B">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78412B" w:rsidRDefault="007841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4"/>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21107"/>
    <w:rsid w:val="000212F0"/>
    <w:rsid w:val="00025DCA"/>
    <w:rsid w:val="0003154C"/>
    <w:rsid w:val="0004731A"/>
    <w:rsid w:val="00062078"/>
    <w:rsid w:val="000900B9"/>
    <w:rsid w:val="00094060"/>
    <w:rsid w:val="000A28B8"/>
    <w:rsid w:val="000A53E2"/>
    <w:rsid w:val="000A6FFF"/>
    <w:rsid w:val="000C649C"/>
    <w:rsid w:val="000D3AB0"/>
    <w:rsid w:val="000D4B72"/>
    <w:rsid w:val="000D7FCE"/>
    <w:rsid w:val="000E334A"/>
    <w:rsid w:val="000F6CE4"/>
    <w:rsid w:val="001076AD"/>
    <w:rsid w:val="00110E0E"/>
    <w:rsid w:val="00121D48"/>
    <w:rsid w:val="00155E45"/>
    <w:rsid w:val="00170A6F"/>
    <w:rsid w:val="00183813"/>
    <w:rsid w:val="001958A7"/>
    <w:rsid w:val="001C2928"/>
    <w:rsid w:val="001C4A01"/>
    <w:rsid w:val="00204F71"/>
    <w:rsid w:val="00235597"/>
    <w:rsid w:val="00266CAE"/>
    <w:rsid w:val="00282282"/>
    <w:rsid w:val="002B361B"/>
    <w:rsid w:val="002C496C"/>
    <w:rsid w:val="002D3414"/>
    <w:rsid w:val="002E71DE"/>
    <w:rsid w:val="00306CE6"/>
    <w:rsid w:val="00345155"/>
    <w:rsid w:val="00356385"/>
    <w:rsid w:val="00361C42"/>
    <w:rsid w:val="00370CB2"/>
    <w:rsid w:val="00391015"/>
    <w:rsid w:val="003B1BB6"/>
    <w:rsid w:val="003D3FEB"/>
    <w:rsid w:val="003D487C"/>
    <w:rsid w:val="003F1CBD"/>
    <w:rsid w:val="003F4D97"/>
    <w:rsid w:val="00401DCD"/>
    <w:rsid w:val="00461EB8"/>
    <w:rsid w:val="00467B3D"/>
    <w:rsid w:val="00471215"/>
    <w:rsid w:val="0047551C"/>
    <w:rsid w:val="0048509D"/>
    <w:rsid w:val="00496B8E"/>
    <w:rsid w:val="004C7F36"/>
    <w:rsid w:val="004D5514"/>
    <w:rsid w:val="005116D6"/>
    <w:rsid w:val="00516973"/>
    <w:rsid w:val="00524D63"/>
    <w:rsid w:val="00527673"/>
    <w:rsid w:val="00532AF1"/>
    <w:rsid w:val="00535CE5"/>
    <w:rsid w:val="00540758"/>
    <w:rsid w:val="00550D12"/>
    <w:rsid w:val="00554068"/>
    <w:rsid w:val="0055459B"/>
    <w:rsid w:val="005604F5"/>
    <w:rsid w:val="00563D23"/>
    <w:rsid w:val="00587BDB"/>
    <w:rsid w:val="00594561"/>
    <w:rsid w:val="005A3C9A"/>
    <w:rsid w:val="005B3E1D"/>
    <w:rsid w:val="005C4DA1"/>
    <w:rsid w:val="005D275C"/>
    <w:rsid w:val="005D48E6"/>
    <w:rsid w:val="005D609C"/>
    <w:rsid w:val="005F38DD"/>
    <w:rsid w:val="00607728"/>
    <w:rsid w:val="00614E65"/>
    <w:rsid w:val="006360FD"/>
    <w:rsid w:val="00641A32"/>
    <w:rsid w:val="00663571"/>
    <w:rsid w:val="00665167"/>
    <w:rsid w:val="00670995"/>
    <w:rsid w:val="00680431"/>
    <w:rsid w:val="006B797F"/>
    <w:rsid w:val="006C0FDB"/>
    <w:rsid w:val="006D2AEE"/>
    <w:rsid w:val="006F4F2E"/>
    <w:rsid w:val="00700FD6"/>
    <w:rsid w:val="0070381E"/>
    <w:rsid w:val="007207D0"/>
    <w:rsid w:val="00724D4B"/>
    <w:rsid w:val="0078412B"/>
    <w:rsid w:val="00793162"/>
    <w:rsid w:val="007B048D"/>
    <w:rsid w:val="007B4150"/>
    <w:rsid w:val="007C0FDD"/>
    <w:rsid w:val="007C4F48"/>
    <w:rsid w:val="007D40B4"/>
    <w:rsid w:val="007D4F85"/>
    <w:rsid w:val="007E7EAB"/>
    <w:rsid w:val="00800104"/>
    <w:rsid w:val="00832FCD"/>
    <w:rsid w:val="00864BCE"/>
    <w:rsid w:val="00880CB6"/>
    <w:rsid w:val="00882542"/>
    <w:rsid w:val="00895689"/>
    <w:rsid w:val="008A062F"/>
    <w:rsid w:val="008B7CAE"/>
    <w:rsid w:val="008C78FF"/>
    <w:rsid w:val="008C798D"/>
    <w:rsid w:val="008D03E8"/>
    <w:rsid w:val="008D5D73"/>
    <w:rsid w:val="008D6367"/>
    <w:rsid w:val="00900772"/>
    <w:rsid w:val="00916750"/>
    <w:rsid w:val="00924885"/>
    <w:rsid w:val="009334C6"/>
    <w:rsid w:val="009351C2"/>
    <w:rsid w:val="00967B9D"/>
    <w:rsid w:val="00984F63"/>
    <w:rsid w:val="009A0015"/>
    <w:rsid w:val="009A3F94"/>
    <w:rsid w:val="009B20B7"/>
    <w:rsid w:val="009B4D90"/>
    <w:rsid w:val="009C6572"/>
    <w:rsid w:val="009C73C9"/>
    <w:rsid w:val="009F510F"/>
    <w:rsid w:val="00A14F77"/>
    <w:rsid w:val="00A16EAD"/>
    <w:rsid w:val="00A30903"/>
    <w:rsid w:val="00A31AAB"/>
    <w:rsid w:val="00A45417"/>
    <w:rsid w:val="00AC535D"/>
    <w:rsid w:val="00AE07AA"/>
    <w:rsid w:val="00AE2838"/>
    <w:rsid w:val="00B132EE"/>
    <w:rsid w:val="00B14A85"/>
    <w:rsid w:val="00B17AC0"/>
    <w:rsid w:val="00B25396"/>
    <w:rsid w:val="00B35392"/>
    <w:rsid w:val="00B642C0"/>
    <w:rsid w:val="00B64DB8"/>
    <w:rsid w:val="00B65CFD"/>
    <w:rsid w:val="00B76B18"/>
    <w:rsid w:val="00B93A95"/>
    <w:rsid w:val="00BB19CD"/>
    <w:rsid w:val="00BD6DA2"/>
    <w:rsid w:val="00BF1DF6"/>
    <w:rsid w:val="00C24BD9"/>
    <w:rsid w:val="00C274C6"/>
    <w:rsid w:val="00C55022"/>
    <w:rsid w:val="00C62BD1"/>
    <w:rsid w:val="00C82098"/>
    <w:rsid w:val="00CA1B24"/>
    <w:rsid w:val="00CB0CF3"/>
    <w:rsid w:val="00CC0067"/>
    <w:rsid w:val="00CD3ED8"/>
    <w:rsid w:val="00CE0102"/>
    <w:rsid w:val="00D02BF2"/>
    <w:rsid w:val="00D272A4"/>
    <w:rsid w:val="00D275D4"/>
    <w:rsid w:val="00D328AB"/>
    <w:rsid w:val="00D32B2C"/>
    <w:rsid w:val="00D353C7"/>
    <w:rsid w:val="00D70D8F"/>
    <w:rsid w:val="00E077D1"/>
    <w:rsid w:val="00E26DF5"/>
    <w:rsid w:val="00E41109"/>
    <w:rsid w:val="00E42662"/>
    <w:rsid w:val="00E70A02"/>
    <w:rsid w:val="00EA059A"/>
    <w:rsid w:val="00EB0A83"/>
    <w:rsid w:val="00EC58A2"/>
    <w:rsid w:val="00EC5BDD"/>
    <w:rsid w:val="00EC77AC"/>
    <w:rsid w:val="00ED1DB4"/>
    <w:rsid w:val="00ED3428"/>
    <w:rsid w:val="00EE5E87"/>
    <w:rsid w:val="00F20819"/>
    <w:rsid w:val="00F20E06"/>
    <w:rsid w:val="00F478B0"/>
    <w:rsid w:val="00F556D4"/>
    <w:rsid w:val="00F60772"/>
    <w:rsid w:val="00F8034A"/>
    <w:rsid w:val="00F808A6"/>
    <w:rsid w:val="00F83410"/>
    <w:rsid w:val="00FA2211"/>
    <w:rsid w:val="00FB3CE8"/>
    <w:rsid w:val="00FB6DF6"/>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C8C46"/>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3.xml"/><Relationship Id="rId34" Type="http://schemas.openxmlformats.org/officeDocument/2006/relationships/image" Target="media/image17.emf"/><Relationship Id="rId42" Type="http://schemas.openxmlformats.org/officeDocument/2006/relationships/image" Target="media/image24.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yperlink" Target="https://gsnb.rutgers.edu/academics/electronic-thesis-and-dissertation-style-guide%23sample" TargetMode="External"/><Relationship Id="rId19" Type="http://schemas.openxmlformats.org/officeDocument/2006/relationships/chart" Target="charts/chart1.xml"/><Relationship Id="rId31" Type="http://schemas.openxmlformats.org/officeDocument/2006/relationships/image" Target="media/image14.emf"/><Relationship Id="rId44"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microsoft.com/office/2007/relationships/hdphoto" Target="media/hdphoto1.wdp"/><Relationship Id="rId46" Type="http://schemas.openxmlformats.org/officeDocument/2006/relationships/fontTable" Target="fontTable.xml"/><Relationship Id="rId20" Type="http://schemas.openxmlformats.org/officeDocument/2006/relationships/chart" Target="charts/chart2.xml"/><Relationship Id="rId41" Type="http://schemas.openxmlformats.org/officeDocument/2006/relationships/image" Target="media/image23.emf"/></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F22B249-CE19-466E-BE37-2819769D1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8</TotalTime>
  <Pages>48</Pages>
  <Words>8821</Words>
  <Characters>5028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5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cp:lastModifiedBy>
  <cp:revision>17</cp:revision>
  <dcterms:created xsi:type="dcterms:W3CDTF">2018-12-18T20:31:00Z</dcterms:created>
  <dcterms:modified xsi:type="dcterms:W3CDTF">2019-01-30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